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48601E3A">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1B6A0B82"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proofErr w:type="gramStart"/>
      <w:r w:rsidR="00FF64D5" w:rsidRPr="00FF64D5">
        <w:rPr>
          <w:rFonts w:eastAsia="Times New Roman" w:cs="Calibri"/>
        </w:rPr>
        <w:t>phenol:chloroform</w:t>
      </w:r>
      <w:proofErr w:type="gramEnd"/>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bead-beating.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of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the Michigan State University Research Technology Support Facility’s Genomics Core generating 2 x 250 bp reads.</w:t>
      </w:r>
    </w:p>
    <w:p w14:paraId="79EDB7F5" w14:textId="7F08421C"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1968F9">
        <w:rPr>
          <w:rFonts w:cs="Calibri"/>
        </w:rPr>
        <w:t>F</w:t>
      </w:r>
      <w:r w:rsidR="00D71E1A">
        <w:rPr>
          <w:rFonts w:cs="Calibri"/>
        </w:rPr>
        <w:t xml:space="preserve">orward and reverse reads were trimmed 10bp at the 5’ end and truncated at 240bp and 200bp at the 3’ end respectively.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t>
      </w:r>
      <w:r>
        <w:rPr>
          <w:rFonts w:cs="Calibri"/>
        </w:rPr>
        <w:lastRenderedPageBreak/>
        <w:t>were removed</w:t>
      </w:r>
      <w:r w:rsidR="00D71E1A">
        <w:rPr>
          <w:rFonts w:cs="Calibri"/>
        </w:rPr>
        <w:t xml:space="preserve">. Table 1 tracks reads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 and beta diversity metrics. </w:t>
      </w:r>
      <w:r w:rsidR="00C756EB">
        <w:rPr>
          <w:rFonts w:cs="Calibri"/>
        </w:rPr>
        <w:t xml:space="preserve">Finally, w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50A879DA"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the preen oil and cloaca </w:t>
      </w:r>
      <w:r>
        <w:rPr>
          <w:rFonts w:cs="Calibri"/>
        </w:rPr>
        <w:t>showed</w:t>
      </w:r>
      <w:r w:rsidR="00411516">
        <w:rPr>
          <w:rFonts w:cs="Calibri"/>
        </w:rPr>
        <w:t xml:space="preserve"> no noticeable differences (Fig. 1A). This was confirmed by the Similarity Percentages function (simper) in vegan which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when compared to cloaca. Observed </w:t>
      </w:r>
      <w:r w:rsidR="002804EF">
        <w:rPr>
          <w:rFonts w:cs="Calibri"/>
        </w:rPr>
        <w:t>amplicon sequence variants</w:t>
      </w:r>
      <w:r w:rsidR="00411516">
        <w:rPr>
          <w:rFonts w:cs="Calibri"/>
        </w:rPr>
        <w:t xml:space="preserve"> (ASVs), Shannon </w:t>
      </w:r>
      <w:r w:rsidR="002804EF">
        <w:rPr>
          <w:rFonts w:cs="Calibri"/>
        </w:rPr>
        <w:t>d</w:t>
      </w:r>
      <w:r w:rsidR="00411516">
        <w:rPr>
          <w:rFonts w:cs="Calibri"/>
        </w:rPr>
        <w:t>iversity, and Simpson</w:t>
      </w:r>
      <w:r w:rsidR="002804EF">
        <w:rPr>
          <w:rFonts w:cs="Calibri"/>
        </w:rPr>
        <w:t>’s</w:t>
      </w:r>
      <w:r w:rsidR="00411516">
        <w:rPr>
          <w:rFonts w:cs="Calibri"/>
        </w:rPr>
        <w:t xml:space="preserve"> </w:t>
      </w:r>
      <w:r w:rsidR="002804EF">
        <w:rPr>
          <w:rFonts w:cs="Calibri"/>
        </w:rPr>
        <w:t>d</w:t>
      </w:r>
      <w:r w:rsidR="00411516">
        <w:rPr>
          <w:rFonts w:cs="Calibri"/>
        </w:rPr>
        <w:t>iversity</w:t>
      </w:r>
      <w:r w:rsidR="002804EF">
        <w:rPr>
          <w:rFonts w:cs="Calibri"/>
        </w:rPr>
        <w:t xml:space="preserve"> index</w:t>
      </w:r>
      <w:r w:rsidR="00411516">
        <w:rPr>
          <w:rFonts w:cs="Calibri"/>
        </w:rPr>
        <w:t xml:space="preserve">, showed that the preen oil community was less diverse than that of the cloaca, but the data were not significant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46486B81"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hyperlink r:id="rId9" w:history="1">
        <w:r w:rsidRPr="00FA2355">
          <w:rPr>
            <w:rStyle w:val="Hyperlink"/>
            <w:rFonts w:cs="Calibri"/>
          </w:rPr>
          <w:t>PRJNA1117373</w:t>
        </w:r>
      </w:hyperlink>
      <w:r w:rsidR="00372F44" w:rsidRPr="00372F44">
        <w:rPr>
          <w:rStyle w:val="accession"/>
          <w:rFonts w:cs="Calibri"/>
        </w:rPr>
        <w:t xml:space="preserve"> under the SRA accession numbers </w:t>
      </w:r>
      <w:hyperlink r:id="rId10" w:history="1">
        <w:r w:rsidR="00372F44" w:rsidRPr="00FA2355">
          <w:rPr>
            <w:rStyle w:val="Hyperlink"/>
            <w:rFonts w:eastAsia="Times New Roman" w:cs="Calibri"/>
          </w:rPr>
          <w:t>SRR29202434</w:t>
        </w:r>
      </w:hyperlink>
      <w:r w:rsidR="00372F44" w:rsidRPr="00372F44">
        <w:rPr>
          <w:rFonts w:eastAsia="Times New Roman" w:cs="Calibri"/>
          <w:color w:val="000000"/>
        </w:rPr>
        <w:t>-</w:t>
      </w:r>
      <w:r w:rsidR="00372F44" w:rsidRPr="00372F44">
        <w:rPr>
          <w:rFonts w:cs="Calibri"/>
          <w:color w:val="000000"/>
        </w:rPr>
        <w:t xml:space="preserve"> </w:t>
      </w:r>
      <w:hyperlink r:id="rId11" w:history="1">
        <w:r w:rsidR="00372F44" w:rsidRPr="00FA2355">
          <w:rPr>
            <w:rStyle w:val="Hyperlink"/>
            <w:rFonts w:eastAsia="Times New Roman" w:cs="Calibri"/>
          </w:rPr>
          <w:t>SRR29202455</w:t>
        </w:r>
      </w:hyperlink>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lastRenderedPageBreak/>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McMurdie PJ, Holmes S. 2013. phyloseq: An R Package for Reproducible Interactive Analysis and Graphics of Microbiome Census Data. PLOS ONE 8:e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2E5FC5EF" w:rsidR="00411516" w:rsidRDefault="003D048F" w:rsidP="00035492">
      <w:pPr>
        <w:pStyle w:val="NormalWeb"/>
        <w:spacing w:before="240" w:beforeAutospacing="0" w:after="240" w:afterAutospacing="0"/>
        <w:rPr>
          <w:rFonts w:ascii="Calibri" w:hAnsi="Calibri" w:cs="Calibri"/>
        </w:rPr>
      </w:pPr>
      <w:r>
        <w:rPr>
          <w:rFonts w:ascii="Calibri" w:hAnsi="Calibri" w:cs="Calibri"/>
          <w:noProof/>
        </w:rPr>
        <w:lastRenderedPageBreak/>
        <w:drawing>
          <wp:inline distT="0" distB="0" distL="0" distR="0" wp14:anchorId="2B393F69" wp14:editId="6038BC68">
            <wp:extent cx="5943600" cy="4751705"/>
            <wp:effectExtent l="0" t="0" r="0" b="0"/>
            <wp:docPr id="127575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55495" name="Picture 12757554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1705"/>
                    </a:xfrm>
                    <a:prstGeom prst="rect">
                      <a:avLst/>
                    </a:prstGeom>
                  </pic:spPr>
                </pic:pic>
              </a:graphicData>
            </a:graphic>
          </wp:inline>
        </w:drawing>
      </w: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10610" w:type="dxa"/>
        <w:tblLayout w:type="fixed"/>
        <w:tblLook w:val="04A0" w:firstRow="1" w:lastRow="0" w:firstColumn="1" w:lastColumn="0" w:noHBand="0" w:noVBand="1"/>
      </w:tblPr>
      <w:tblGrid>
        <w:gridCol w:w="895"/>
        <w:gridCol w:w="895"/>
        <w:gridCol w:w="900"/>
        <w:gridCol w:w="900"/>
        <w:gridCol w:w="900"/>
        <w:gridCol w:w="1170"/>
        <w:gridCol w:w="1170"/>
        <w:gridCol w:w="900"/>
        <w:gridCol w:w="1350"/>
        <w:gridCol w:w="1530"/>
      </w:tblGrid>
      <w:tr w:rsidR="00CB41DA" w:rsidRPr="00CB41DA" w14:paraId="02C173C9" w14:textId="77777777" w:rsidTr="00CB41DA">
        <w:trPr>
          <w:trHeight w:val="320"/>
        </w:trPr>
        <w:tc>
          <w:tcPr>
            <w:tcW w:w="895" w:type="dxa"/>
            <w:tcBorders>
              <w:top w:val="single" w:sz="4" w:space="0" w:color="auto"/>
              <w:left w:val="single" w:sz="4" w:space="0" w:color="auto"/>
              <w:bottom w:val="single" w:sz="4" w:space="0" w:color="auto"/>
              <w:right w:val="single" w:sz="4" w:space="0" w:color="auto"/>
            </w:tcBorders>
            <w:vAlign w:val="center"/>
          </w:tcPr>
          <w:p w14:paraId="6C8CACEC"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Bird</w:t>
            </w:r>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2C661"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ampl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0115F9E"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58DE4ED"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F94183D"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F72A237"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BC611D0"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8A63FBE"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CE81411"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E56CB49" w14:textId="77777777"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NCBI Accession</w:t>
            </w:r>
          </w:p>
        </w:tc>
      </w:tr>
      <w:tr w:rsidR="00CB41DA" w:rsidRPr="00CB41DA" w14:paraId="122BDA36"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5283855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9F319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center"/>
            <w:hideMark/>
          </w:tcPr>
          <w:p w14:paraId="683EA70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699A4D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center"/>
            <w:hideMark/>
          </w:tcPr>
          <w:p w14:paraId="0F55668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center"/>
            <w:hideMark/>
          </w:tcPr>
          <w:p w14:paraId="5A4C33F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center"/>
            <w:hideMark/>
          </w:tcPr>
          <w:p w14:paraId="3873926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center"/>
            <w:hideMark/>
          </w:tcPr>
          <w:p w14:paraId="44C37DC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center"/>
            <w:hideMark/>
          </w:tcPr>
          <w:p w14:paraId="1ABD6D1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center"/>
            <w:hideMark/>
          </w:tcPr>
          <w:p w14:paraId="700F3331" w14:textId="77777777" w:rsidR="00CB41DA" w:rsidRPr="00CB41DA" w:rsidRDefault="00CB41DA" w:rsidP="00CB41DA">
            <w:pPr>
              <w:spacing w:after="0" w:line="240" w:lineRule="auto"/>
              <w:jc w:val="center"/>
              <w:rPr>
                <w:rFonts w:eastAsia="Times New Roman" w:cs="Calibri"/>
                <w:color w:val="000000"/>
                <w:sz w:val="20"/>
                <w:szCs w:val="20"/>
              </w:rPr>
            </w:pPr>
            <w:hyperlink r:id="rId13" w:history="1">
              <w:r w:rsidRPr="00CB41DA">
                <w:rPr>
                  <w:rStyle w:val="Hyperlink"/>
                  <w:rFonts w:eastAsia="Times New Roman" w:cs="Calibri"/>
                  <w:sz w:val="20"/>
                  <w:szCs w:val="20"/>
                </w:rPr>
                <w:t>SRR29202453</w:t>
              </w:r>
            </w:hyperlink>
          </w:p>
        </w:tc>
      </w:tr>
      <w:tr w:rsidR="00CB41DA" w:rsidRPr="00CB41DA" w14:paraId="5056591A"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375F036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11C88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center"/>
            <w:hideMark/>
          </w:tcPr>
          <w:p w14:paraId="6C46BB8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0953E1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center"/>
            <w:hideMark/>
          </w:tcPr>
          <w:p w14:paraId="287C424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center"/>
            <w:hideMark/>
          </w:tcPr>
          <w:p w14:paraId="4207D87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center"/>
            <w:hideMark/>
          </w:tcPr>
          <w:p w14:paraId="42072C6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center"/>
            <w:hideMark/>
          </w:tcPr>
          <w:p w14:paraId="28407FC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center"/>
            <w:hideMark/>
          </w:tcPr>
          <w:p w14:paraId="4D73E7B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center"/>
            <w:hideMark/>
          </w:tcPr>
          <w:p w14:paraId="728E18B2" w14:textId="77777777" w:rsidR="00CB41DA" w:rsidRPr="00CB41DA" w:rsidRDefault="00CB41DA" w:rsidP="00CB41DA">
            <w:pPr>
              <w:spacing w:after="0" w:line="240" w:lineRule="auto"/>
              <w:jc w:val="center"/>
              <w:rPr>
                <w:rFonts w:eastAsia="Times New Roman" w:cs="Calibri"/>
                <w:color w:val="000000"/>
                <w:sz w:val="20"/>
                <w:szCs w:val="20"/>
              </w:rPr>
            </w:pPr>
            <w:hyperlink r:id="rId14" w:history="1">
              <w:r w:rsidRPr="00CB41DA">
                <w:rPr>
                  <w:rStyle w:val="Hyperlink"/>
                  <w:rFonts w:eastAsia="Times New Roman" w:cs="Calibri"/>
                  <w:sz w:val="20"/>
                  <w:szCs w:val="20"/>
                </w:rPr>
                <w:t>SRR29202442</w:t>
              </w:r>
            </w:hyperlink>
          </w:p>
        </w:tc>
      </w:tr>
      <w:tr w:rsidR="00CB41DA" w:rsidRPr="00CB41DA" w14:paraId="419FE2A0"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1BA51EA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894B45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center"/>
            <w:hideMark/>
          </w:tcPr>
          <w:p w14:paraId="6BD7741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38DE50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center"/>
            <w:hideMark/>
          </w:tcPr>
          <w:p w14:paraId="3597563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center"/>
            <w:hideMark/>
          </w:tcPr>
          <w:p w14:paraId="09D369A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center"/>
            <w:hideMark/>
          </w:tcPr>
          <w:p w14:paraId="0E89E8B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center"/>
            <w:hideMark/>
          </w:tcPr>
          <w:p w14:paraId="5BB095C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center"/>
            <w:hideMark/>
          </w:tcPr>
          <w:p w14:paraId="206EFE7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center"/>
            <w:hideMark/>
          </w:tcPr>
          <w:p w14:paraId="5D23CDED" w14:textId="77777777" w:rsidR="00CB41DA" w:rsidRPr="00CB41DA" w:rsidRDefault="00CB41DA" w:rsidP="00CB41DA">
            <w:pPr>
              <w:spacing w:after="0" w:line="240" w:lineRule="auto"/>
              <w:jc w:val="center"/>
              <w:rPr>
                <w:rFonts w:eastAsia="Times New Roman" w:cs="Calibri"/>
                <w:color w:val="000000"/>
                <w:sz w:val="20"/>
                <w:szCs w:val="20"/>
              </w:rPr>
            </w:pPr>
            <w:hyperlink r:id="rId15" w:history="1">
              <w:r w:rsidRPr="00CB41DA">
                <w:rPr>
                  <w:rStyle w:val="Hyperlink"/>
                  <w:rFonts w:eastAsia="Times New Roman" w:cs="Calibri"/>
                  <w:sz w:val="20"/>
                  <w:szCs w:val="20"/>
                </w:rPr>
                <w:t>SRR29202444</w:t>
              </w:r>
            </w:hyperlink>
          </w:p>
        </w:tc>
      </w:tr>
      <w:tr w:rsidR="00CB41DA" w:rsidRPr="00CB41DA" w14:paraId="04FE4189"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2DC5F2B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DFC064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center"/>
            <w:hideMark/>
          </w:tcPr>
          <w:p w14:paraId="6888CDE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350963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center"/>
            <w:hideMark/>
          </w:tcPr>
          <w:p w14:paraId="259EF69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center"/>
            <w:hideMark/>
          </w:tcPr>
          <w:p w14:paraId="5E671DC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center"/>
            <w:hideMark/>
          </w:tcPr>
          <w:p w14:paraId="34EE3F1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center"/>
            <w:hideMark/>
          </w:tcPr>
          <w:p w14:paraId="32F779D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center"/>
            <w:hideMark/>
          </w:tcPr>
          <w:p w14:paraId="5B09620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center"/>
            <w:hideMark/>
          </w:tcPr>
          <w:p w14:paraId="1202803C" w14:textId="77777777" w:rsidR="00CB41DA" w:rsidRPr="00CB41DA" w:rsidRDefault="00CB41DA" w:rsidP="00CB41DA">
            <w:pPr>
              <w:spacing w:after="0" w:line="240" w:lineRule="auto"/>
              <w:jc w:val="center"/>
              <w:rPr>
                <w:rFonts w:eastAsia="Times New Roman" w:cs="Calibri"/>
                <w:color w:val="000000"/>
                <w:sz w:val="20"/>
                <w:szCs w:val="20"/>
              </w:rPr>
            </w:pPr>
            <w:hyperlink r:id="rId16" w:history="1">
              <w:r w:rsidRPr="00CB41DA">
                <w:rPr>
                  <w:rStyle w:val="Hyperlink"/>
                  <w:rFonts w:eastAsia="Times New Roman" w:cs="Calibri"/>
                  <w:sz w:val="20"/>
                  <w:szCs w:val="20"/>
                </w:rPr>
                <w:t>SRR29202450</w:t>
              </w:r>
            </w:hyperlink>
          </w:p>
        </w:tc>
      </w:tr>
      <w:tr w:rsidR="00CB41DA" w:rsidRPr="00CB41DA" w14:paraId="59AE3538"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2924E00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6B3AD1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center"/>
            <w:hideMark/>
          </w:tcPr>
          <w:p w14:paraId="3604DDF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3C441E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center"/>
            <w:hideMark/>
          </w:tcPr>
          <w:p w14:paraId="4B21B18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center"/>
            <w:hideMark/>
          </w:tcPr>
          <w:p w14:paraId="66A399A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center"/>
            <w:hideMark/>
          </w:tcPr>
          <w:p w14:paraId="2D4B465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center"/>
            <w:hideMark/>
          </w:tcPr>
          <w:p w14:paraId="3BD6057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center"/>
            <w:hideMark/>
          </w:tcPr>
          <w:p w14:paraId="1C9C973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center"/>
            <w:hideMark/>
          </w:tcPr>
          <w:p w14:paraId="3E623C40" w14:textId="77777777" w:rsidR="00CB41DA" w:rsidRPr="00CB41DA" w:rsidRDefault="00CB41DA" w:rsidP="00CB41DA">
            <w:pPr>
              <w:spacing w:after="0" w:line="240" w:lineRule="auto"/>
              <w:jc w:val="center"/>
              <w:rPr>
                <w:rFonts w:eastAsia="Times New Roman" w:cs="Calibri"/>
                <w:color w:val="000000"/>
                <w:sz w:val="20"/>
                <w:szCs w:val="20"/>
              </w:rPr>
            </w:pPr>
            <w:hyperlink r:id="rId17" w:history="1">
              <w:r w:rsidRPr="00CB41DA">
                <w:rPr>
                  <w:rStyle w:val="Hyperlink"/>
                  <w:rFonts w:eastAsia="Times New Roman" w:cs="Calibri"/>
                  <w:sz w:val="20"/>
                  <w:szCs w:val="20"/>
                </w:rPr>
                <w:t>SRR29202445</w:t>
              </w:r>
            </w:hyperlink>
          </w:p>
        </w:tc>
      </w:tr>
      <w:tr w:rsidR="00CB41DA" w:rsidRPr="00CB41DA" w14:paraId="7048EA80"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0B3C9A9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F04106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center"/>
            <w:hideMark/>
          </w:tcPr>
          <w:p w14:paraId="49F67FC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09019B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center"/>
            <w:hideMark/>
          </w:tcPr>
          <w:p w14:paraId="0337F62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center"/>
            <w:hideMark/>
          </w:tcPr>
          <w:p w14:paraId="14E9DF4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center"/>
            <w:hideMark/>
          </w:tcPr>
          <w:p w14:paraId="6B275C5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center"/>
            <w:hideMark/>
          </w:tcPr>
          <w:p w14:paraId="600F6E1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center"/>
            <w:hideMark/>
          </w:tcPr>
          <w:p w14:paraId="4B006B5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center"/>
            <w:hideMark/>
          </w:tcPr>
          <w:p w14:paraId="6A2388ED" w14:textId="77777777" w:rsidR="00CB41DA" w:rsidRPr="00CB41DA" w:rsidRDefault="00CB41DA" w:rsidP="00CB41DA">
            <w:pPr>
              <w:spacing w:after="0" w:line="240" w:lineRule="auto"/>
              <w:jc w:val="center"/>
              <w:rPr>
                <w:rFonts w:eastAsia="Times New Roman" w:cs="Calibri"/>
                <w:color w:val="000000"/>
                <w:sz w:val="20"/>
                <w:szCs w:val="20"/>
              </w:rPr>
            </w:pPr>
            <w:hyperlink r:id="rId18" w:history="1">
              <w:r w:rsidRPr="00CB41DA">
                <w:rPr>
                  <w:rStyle w:val="Hyperlink"/>
                  <w:rFonts w:eastAsia="Times New Roman" w:cs="Calibri"/>
                  <w:sz w:val="20"/>
                  <w:szCs w:val="20"/>
                </w:rPr>
                <w:t>SRR29202446</w:t>
              </w:r>
            </w:hyperlink>
          </w:p>
        </w:tc>
      </w:tr>
      <w:tr w:rsidR="00CB41DA" w:rsidRPr="00CB41DA" w14:paraId="5F00BA29"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38591AC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6400F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center"/>
            <w:hideMark/>
          </w:tcPr>
          <w:p w14:paraId="10857C3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BFC03B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center"/>
            <w:hideMark/>
          </w:tcPr>
          <w:p w14:paraId="3E26FE8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center"/>
            <w:hideMark/>
          </w:tcPr>
          <w:p w14:paraId="78FFA80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center"/>
            <w:hideMark/>
          </w:tcPr>
          <w:p w14:paraId="02DF1C9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center"/>
            <w:hideMark/>
          </w:tcPr>
          <w:p w14:paraId="4457CDB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center"/>
            <w:hideMark/>
          </w:tcPr>
          <w:p w14:paraId="777B42D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center"/>
            <w:hideMark/>
          </w:tcPr>
          <w:p w14:paraId="4EC10C46" w14:textId="77777777" w:rsidR="00CB41DA" w:rsidRPr="00CB41DA" w:rsidRDefault="00CB41DA" w:rsidP="00CB41DA">
            <w:pPr>
              <w:spacing w:after="0" w:line="240" w:lineRule="auto"/>
              <w:jc w:val="center"/>
              <w:rPr>
                <w:rFonts w:eastAsia="Times New Roman" w:cs="Calibri"/>
                <w:color w:val="000000"/>
                <w:sz w:val="20"/>
                <w:szCs w:val="20"/>
              </w:rPr>
            </w:pPr>
            <w:hyperlink r:id="rId19" w:history="1">
              <w:r w:rsidRPr="00CB41DA">
                <w:rPr>
                  <w:rStyle w:val="Hyperlink"/>
                  <w:rFonts w:eastAsia="Times New Roman" w:cs="Calibri"/>
                  <w:sz w:val="20"/>
                  <w:szCs w:val="20"/>
                </w:rPr>
                <w:t>SRR29202437</w:t>
              </w:r>
            </w:hyperlink>
          </w:p>
        </w:tc>
      </w:tr>
      <w:tr w:rsidR="00CB41DA" w:rsidRPr="00CB41DA" w14:paraId="4048C483"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39F2A3D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C844CF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center"/>
            <w:hideMark/>
          </w:tcPr>
          <w:p w14:paraId="6A8A769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5CF4D2F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center"/>
            <w:hideMark/>
          </w:tcPr>
          <w:p w14:paraId="374EA34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center"/>
            <w:hideMark/>
          </w:tcPr>
          <w:p w14:paraId="5EDAA83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center"/>
            <w:hideMark/>
          </w:tcPr>
          <w:p w14:paraId="057351F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center"/>
            <w:hideMark/>
          </w:tcPr>
          <w:p w14:paraId="341D503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center"/>
            <w:hideMark/>
          </w:tcPr>
          <w:p w14:paraId="639B511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center"/>
            <w:hideMark/>
          </w:tcPr>
          <w:p w14:paraId="58834DB4" w14:textId="77777777" w:rsidR="00CB41DA" w:rsidRPr="00CB41DA" w:rsidRDefault="00CB41DA" w:rsidP="00CB41DA">
            <w:pPr>
              <w:spacing w:after="0" w:line="240" w:lineRule="auto"/>
              <w:jc w:val="center"/>
              <w:rPr>
                <w:rFonts w:eastAsia="Times New Roman" w:cs="Calibri"/>
                <w:color w:val="000000"/>
                <w:sz w:val="20"/>
                <w:szCs w:val="20"/>
              </w:rPr>
            </w:pPr>
            <w:hyperlink r:id="rId20" w:history="1">
              <w:r w:rsidRPr="00CB41DA">
                <w:rPr>
                  <w:rStyle w:val="Hyperlink"/>
                  <w:rFonts w:eastAsia="Times New Roman" w:cs="Calibri"/>
                  <w:sz w:val="20"/>
                  <w:szCs w:val="20"/>
                </w:rPr>
                <w:t>SRR29202440</w:t>
              </w:r>
            </w:hyperlink>
          </w:p>
        </w:tc>
      </w:tr>
      <w:tr w:rsidR="00CB41DA" w:rsidRPr="00CB41DA" w14:paraId="3BAADD45"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42A7B26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674DB7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center"/>
            <w:hideMark/>
          </w:tcPr>
          <w:p w14:paraId="3C140BD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81820D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center"/>
            <w:hideMark/>
          </w:tcPr>
          <w:p w14:paraId="00B1704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center"/>
            <w:hideMark/>
          </w:tcPr>
          <w:p w14:paraId="322C9A1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center"/>
            <w:hideMark/>
          </w:tcPr>
          <w:p w14:paraId="7420902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center"/>
            <w:hideMark/>
          </w:tcPr>
          <w:p w14:paraId="204793D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center"/>
            <w:hideMark/>
          </w:tcPr>
          <w:p w14:paraId="75000CB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center"/>
            <w:hideMark/>
          </w:tcPr>
          <w:p w14:paraId="1DF42E8F" w14:textId="77777777" w:rsidR="00CB41DA" w:rsidRPr="00CB41DA" w:rsidRDefault="00CB41DA" w:rsidP="00CB41DA">
            <w:pPr>
              <w:spacing w:after="0" w:line="240" w:lineRule="auto"/>
              <w:jc w:val="center"/>
              <w:rPr>
                <w:rFonts w:eastAsia="Times New Roman" w:cs="Calibri"/>
                <w:color w:val="000000"/>
                <w:sz w:val="20"/>
                <w:szCs w:val="20"/>
              </w:rPr>
            </w:pPr>
            <w:hyperlink r:id="rId21" w:history="1">
              <w:r w:rsidRPr="00CB41DA">
                <w:rPr>
                  <w:rStyle w:val="Hyperlink"/>
                  <w:rFonts w:eastAsia="Times New Roman" w:cs="Calibri"/>
                  <w:sz w:val="20"/>
                  <w:szCs w:val="20"/>
                </w:rPr>
                <w:t>SRR29202436</w:t>
              </w:r>
            </w:hyperlink>
          </w:p>
        </w:tc>
      </w:tr>
      <w:tr w:rsidR="00CB41DA" w:rsidRPr="00CB41DA" w14:paraId="2670FC26"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24F7782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4CA6DE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center"/>
            <w:hideMark/>
          </w:tcPr>
          <w:p w14:paraId="24E8088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49CA87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center"/>
            <w:hideMark/>
          </w:tcPr>
          <w:p w14:paraId="38F7D39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center"/>
            <w:hideMark/>
          </w:tcPr>
          <w:p w14:paraId="167E2DF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center"/>
            <w:hideMark/>
          </w:tcPr>
          <w:p w14:paraId="01B52C5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center"/>
            <w:hideMark/>
          </w:tcPr>
          <w:p w14:paraId="1E733C3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center"/>
            <w:hideMark/>
          </w:tcPr>
          <w:p w14:paraId="45D989F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center"/>
            <w:hideMark/>
          </w:tcPr>
          <w:p w14:paraId="458F5307" w14:textId="77777777" w:rsidR="00CB41DA" w:rsidRPr="00CB41DA" w:rsidRDefault="00CB41DA" w:rsidP="00CB41DA">
            <w:pPr>
              <w:spacing w:after="0" w:line="240" w:lineRule="auto"/>
              <w:jc w:val="center"/>
              <w:rPr>
                <w:rFonts w:eastAsia="Times New Roman" w:cs="Calibri"/>
                <w:color w:val="000000"/>
                <w:sz w:val="20"/>
                <w:szCs w:val="20"/>
              </w:rPr>
            </w:pPr>
            <w:hyperlink r:id="rId22" w:history="1">
              <w:r w:rsidRPr="00CB41DA">
                <w:rPr>
                  <w:rStyle w:val="Hyperlink"/>
                  <w:rFonts w:eastAsia="Times New Roman" w:cs="Calibri"/>
                  <w:sz w:val="20"/>
                  <w:szCs w:val="20"/>
                </w:rPr>
                <w:t>SRR29202443</w:t>
              </w:r>
            </w:hyperlink>
          </w:p>
        </w:tc>
      </w:tr>
      <w:tr w:rsidR="00CB41DA" w:rsidRPr="00CB41DA" w14:paraId="4C0D598B"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5786180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E5445F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center"/>
            <w:hideMark/>
          </w:tcPr>
          <w:p w14:paraId="120CFFE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7C12AD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center"/>
            <w:hideMark/>
          </w:tcPr>
          <w:p w14:paraId="6895343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center"/>
            <w:hideMark/>
          </w:tcPr>
          <w:p w14:paraId="3F02534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center"/>
            <w:hideMark/>
          </w:tcPr>
          <w:p w14:paraId="5742282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center"/>
            <w:hideMark/>
          </w:tcPr>
          <w:p w14:paraId="200A698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center"/>
            <w:hideMark/>
          </w:tcPr>
          <w:p w14:paraId="4A80582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center"/>
            <w:hideMark/>
          </w:tcPr>
          <w:p w14:paraId="38C3D69F" w14:textId="77777777" w:rsidR="00CB41DA" w:rsidRPr="00CB41DA" w:rsidRDefault="00CB41DA" w:rsidP="00CB41DA">
            <w:pPr>
              <w:spacing w:after="0" w:line="240" w:lineRule="auto"/>
              <w:jc w:val="center"/>
              <w:rPr>
                <w:rFonts w:eastAsia="Times New Roman" w:cs="Calibri"/>
                <w:color w:val="000000"/>
                <w:sz w:val="20"/>
                <w:szCs w:val="20"/>
              </w:rPr>
            </w:pPr>
            <w:hyperlink r:id="rId23" w:history="1">
              <w:r w:rsidRPr="00CB41DA">
                <w:rPr>
                  <w:rStyle w:val="Hyperlink"/>
                  <w:rFonts w:eastAsia="Times New Roman" w:cs="Calibri"/>
                  <w:sz w:val="20"/>
                  <w:szCs w:val="20"/>
                </w:rPr>
                <w:t>SRR29202439</w:t>
              </w:r>
            </w:hyperlink>
          </w:p>
        </w:tc>
      </w:tr>
      <w:tr w:rsidR="00CB41DA" w:rsidRPr="00CB41DA" w14:paraId="313C0E25"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373103C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6B0B2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center"/>
            <w:hideMark/>
          </w:tcPr>
          <w:p w14:paraId="1B9724B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10695D9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center"/>
            <w:hideMark/>
          </w:tcPr>
          <w:p w14:paraId="35378DF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center"/>
            <w:hideMark/>
          </w:tcPr>
          <w:p w14:paraId="2F4F2EF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center"/>
            <w:hideMark/>
          </w:tcPr>
          <w:p w14:paraId="0BC90CC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center"/>
            <w:hideMark/>
          </w:tcPr>
          <w:p w14:paraId="3AFBE25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center"/>
            <w:hideMark/>
          </w:tcPr>
          <w:p w14:paraId="6C28133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center"/>
            <w:hideMark/>
          </w:tcPr>
          <w:p w14:paraId="587590AC" w14:textId="77777777" w:rsidR="00CB41DA" w:rsidRPr="00CB41DA" w:rsidRDefault="00CB41DA" w:rsidP="00CB41DA">
            <w:pPr>
              <w:spacing w:after="0" w:line="240" w:lineRule="auto"/>
              <w:jc w:val="center"/>
              <w:rPr>
                <w:rFonts w:eastAsia="Times New Roman" w:cs="Calibri"/>
                <w:color w:val="000000"/>
                <w:sz w:val="20"/>
                <w:szCs w:val="20"/>
              </w:rPr>
            </w:pPr>
            <w:hyperlink r:id="rId24" w:history="1">
              <w:r w:rsidRPr="00CB41DA">
                <w:rPr>
                  <w:rStyle w:val="Hyperlink"/>
                  <w:rFonts w:eastAsia="Times New Roman" w:cs="Calibri"/>
                  <w:sz w:val="20"/>
                  <w:szCs w:val="20"/>
                </w:rPr>
                <w:t>SRR29202454</w:t>
              </w:r>
            </w:hyperlink>
          </w:p>
        </w:tc>
      </w:tr>
      <w:tr w:rsidR="00CB41DA" w:rsidRPr="00CB41DA" w14:paraId="63C72BDB"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67F77E5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CB7258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center"/>
            <w:hideMark/>
          </w:tcPr>
          <w:p w14:paraId="392775E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9E3BC5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center"/>
            <w:hideMark/>
          </w:tcPr>
          <w:p w14:paraId="70BC6A9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center"/>
            <w:hideMark/>
          </w:tcPr>
          <w:p w14:paraId="0752ADD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center"/>
            <w:hideMark/>
          </w:tcPr>
          <w:p w14:paraId="09E358B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center"/>
            <w:hideMark/>
          </w:tcPr>
          <w:p w14:paraId="71CE140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center"/>
            <w:hideMark/>
          </w:tcPr>
          <w:p w14:paraId="09E3445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center"/>
            <w:hideMark/>
          </w:tcPr>
          <w:p w14:paraId="6EC05699" w14:textId="77777777" w:rsidR="00CB41DA" w:rsidRPr="00CB41DA" w:rsidRDefault="00CB41DA" w:rsidP="00CB41DA">
            <w:pPr>
              <w:spacing w:after="0" w:line="240" w:lineRule="auto"/>
              <w:jc w:val="center"/>
              <w:rPr>
                <w:rFonts w:eastAsia="Times New Roman" w:cs="Calibri"/>
                <w:color w:val="000000"/>
                <w:sz w:val="20"/>
                <w:szCs w:val="20"/>
              </w:rPr>
            </w:pPr>
            <w:hyperlink r:id="rId25" w:history="1">
              <w:r w:rsidRPr="00CB41DA">
                <w:rPr>
                  <w:rStyle w:val="Hyperlink"/>
                  <w:rFonts w:eastAsia="Times New Roman" w:cs="Calibri"/>
                  <w:sz w:val="20"/>
                  <w:szCs w:val="20"/>
                </w:rPr>
                <w:t>SRR29202451</w:t>
              </w:r>
            </w:hyperlink>
          </w:p>
        </w:tc>
      </w:tr>
      <w:tr w:rsidR="00CB41DA" w:rsidRPr="00CB41DA" w14:paraId="6DCD569F"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6AEA6F8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C6BC9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center"/>
            <w:hideMark/>
          </w:tcPr>
          <w:p w14:paraId="693D6EB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4CDC42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center"/>
            <w:hideMark/>
          </w:tcPr>
          <w:p w14:paraId="14EB5CF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center"/>
            <w:hideMark/>
          </w:tcPr>
          <w:p w14:paraId="245B5F1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center"/>
            <w:hideMark/>
          </w:tcPr>
          <w:p w14:paraId="605C58B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center"/>
            <w:hideMark/>
          </w:tcPr>
          <w:p w14:paraId="51C3358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center"/>
            <w:hideMark/>
          </w:tcPr>
          <w:p w14:paraId="48E92A8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center"/>
            <w:hideMark/>
          </w:tcPr>
          <w:p w14:paraId="34103BA7" w14:textId="77777777" w:rsidR="00CB41DA" w:rsidRPr="00CB41DA" w:rsidRDefault="00CB41DA" w:rsidP="00CB41DA">
            <w:pPr>
              <w:spacing w:after="0" w:line="240" w:lineRule="auto"/>
              <w:jc w:val="center"/>
              <w:rPr>
                <w:rFonts w:eastAsia="Times New Roman" w:cs="Calibri"/>
                <w:color w:val="000000"/>
                <w:sz w:val="20"/>
                <w:szCs w:val="20"/>
              </w:rPr>
            </w:pPr>
            <w:hyperlink r:id="rId26" w:history="1">
              <w:r w:rsidRPr="00CB41DA">
                <w:rPr>
                  <w:rStyle w:val="Hyperlink"/>
                  <w:rFonts w:eastAsia="Times New Roman" w:cs="Calibri"/>
                  <w:sz w:val="20"/>
                  <w:szCs w:val="20"/>
                </w:rPr>
                <w:t>SRR29202441</w:t>
              </w:r>
            </w:hyperlink>
          </w:p>
        </w:tc>
      </w:tr>
      <w:tr w:rsidR="00CB41DA" w:rsidRPr="00CB41DA" w14:paraId="0CEB768F"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7981139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DA3FA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center"/>
            <w:hideMark/>
          </w:tcPr>
          <w:p w14:paraId="3AC7FC5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28BBA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center"/>
            <w:hideMark/>
          </w:tcPr>
          <w:p w14:paraId="26B3969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center"/>
            <w:hideMark/>
          </w:tcPr>
          <w:p w14:paraId="52A3E22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center"/>
            <w:hideMark/>
          </w:tcPr>
          <w:p w14:paraId="7429170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center"/>
            <w:hideMark/>
          </w:tcPr>
          <w:p w14:paraId="6765BF0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center"/>
            <w:hideMark/>
          </w:tcPr>
          <w:p w14:paraId="455EA56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center"/>
            <w:hideMark/>
          </w:tcPr>
          <w:p w14:paraId="5AFBE776" w14:textId="77777777" w:rsidR="00CB41DA" w:rsidRPr="00CB41DA" w:rsidRDefault="00CB41DA" w:rsidP="00CB41DA">
            <w:pPr>
              <w:spacing w:after="0" w:line="240" w:lineRule="auto"/>
              <w:jc w:val="center"/>
              <w:rPr>
                <w:rFonts w:eastAsia="Times New Roman" w:cs="Calibri"/>
                <w:color w:val="000000"/>
                <w:sz w:val="20"/>
                <w:szCs w:val="20"/>
              </w:rPr>
            </w:pPr>
            <w:hyperlink r:id="rId27" w:history="1">
              <w:r w:rsidRPr="00CB41DA">
                <w:rPr>
                  <w:rStyle w:val="Hyperlink"/>
                  <w:rFonts w:eastAsia="Times New Roman" w:cs="Calibri"/>
                  <w:sz w:val="20"/>
                  <w:szCs w:val="20"/>
                </w:rPr>
                <w:t>SRR29202455</w:t>
              </w:r>
            </w:hyperlink>
          </w:p>
        </w:tc>
      </w:tr>
      <w:tr w:rsidR="00CB41DA" w:rsidRPr="00CB41DA" w14:paraId="7A9B3D90"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402FF38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A9DBED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center"/>
            <w:hideMark/>
          </w:tcPr>
          <w:p w14:paraId="60AECDD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D1B907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center"/>
            <w:hideMark/>
          </w:tcPr>
          <w:p w14:paraId="1582EE0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center"/>
            <w:hideMark/>
          </w:tcPr>
          <w:p w14:paraId="5AF1EAC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center"/>
            <w:hideMark/>
          </w:tcPr>
          <w:p w14:paraId="0DC9315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center"/>
            <w:hideMark/>
          </w:tcPr>
          <w:p w14:paraId="7A765D9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center"/>
            <w:hideMark/>
          </w:tcPr>
          <w:p w14:paraId="29F0A61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center"/>
            <w:hideMark/>
          </w:tcPr>
          <w:p w14:paraId="1021C550" w14:textId="77777777" w:rsidR="00CB41DA" w:rsidRPr="00CB41DA" w:rsidRDefault="00CB41DA" w:rsidP="00CB41DA">
            <w:pPr>
              <w:spacing w:after="0" w:line="240" w:lineRule="auto"/>
              <w:jc w:val="center"/>
              <w:rPr>
                <w:rFonts w:eastAsia="Times New Roman" w:cs="Calibri"/>
                <w:color w:val="000000"/>
                <w:sz w:val="20"/>
                <w:szCs w:val="20"/>
              </w:rPr>
            </w:pPr>
            <w:hyperlink r:id="rId28" w:history="1">
              <w:r w:rsidRPr="00CB41DA">
                <w:rPr>
                  <w:rStyle w:val="Hyperlink"/>
                  <w:rFonts w:eastAsia="Times New Roman" w:cs="Calibri"/>
                  <w:sz w:val="20"/>
                  <w:szCs w:val="20"/>
                </w:rPr>
                <w:t>SRR29202434</w:t>
              </w:r>
            </w:hyperlink>
          </w:p>
        </w:tc>
      </w:tr>
      <w:tr w:rsidR="00CB41DA" w:rsidRPr="00CB41DA" w14:paraId="08445833"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3095C3A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7FF81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center"/>
            <w:hideMark/>
          </w:tcPr>
          <w:p w14:paraId="545D986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AD29B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center"/>
            <w:hideMark/>
          </w:tcPr>
          <w:p w14:paraId="7F256FE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center"/>
            <w:hideMark/>
          </w:tcPr>
          <w:p w14:paraId="5A439DE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center"/>
            <w:hideMark/>
          </w:tcPr>
          <w:p w14:paraId="6F0D99C8"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center"/>
            <w:hideMark/>
          </w:tcPr>
          <w:p w14:paraId="77D178F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center"/>
            <w:hideMark/>
          </w:tcPr>
          <w:p w14:paraId="3A1A06A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center"/>
            <w:hideMark/>
          </w:tcPr>
          <w:p w14:paraId="137EF331" w14:textId="77777777" w:rsidR="00CB41DA" w:rsidRPr="00CB41DA" w:rsidRDefault="00CB41DA" w:rsidP="00CB41DA">
            <w:pPr>
              <w:spacing w:after="0" w:line="240" w:lineRule="auto"/>
              <w:jc w:val="center"/>
              <w:rPr>
                <w:rFonts w:eastAsia="Times New Roman" w:cs="Calibri"/>
                <w:color w:val="000000"/>
                <w:sz w:val="20"/>
                <w:szCs w:val="20"/>
              </w:rPr>
            </w:pPr>
            <w:hyperlink r:id="rId29" w:history="1">
              <w:r w:rsidRPr="00CB41DA">
                <w:rPr>
                  <w:rStyle w:val="Hyperlink"/>
                  <w:rFonts w:eastAsia="Times New Roman" w:cs="Calibri"/>
                  <w:sz w:val="20"/>
                  <w:szCs w:val="20"/>
                </w:rPr>
                <w:t>SRR29202438</w:t>
              </w:r>
            </w:hyperlink>
          </w:p>
        </w:tc>
      </w:tr>
      <w:tr w:rsidR="00CB41DA" w:rsidRPr="00CB41DA" w14:paraId="75195ED2"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40F8554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1EB3EF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center"/>
            <w:hideMark/>
          </w:tcPr>
          <w:p w14:paraId="08DC0F0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D3881C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center"/>
            <w:hideMark/>
          </w:tcPr>
          <w:p w14:paraId="7BD8EA5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center"/>
            <w:hideMark/>
          </w:tcPr>
          <w:p w14:paraId="4BA30D7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center"/>
            <w:hideMark/>
          </w:tcPr>
          <w:p w14:paraId="4948131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center"/>
            <w:hideMark/>
          </w:tcPr>
          <w:p w14:paraId="6D119EDD"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center"/>
            <w:hideMark/>
          </w:tcPr>
          <w:p w14:paraId="58087CF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center"/>
            <w:hideMark/>
          </w:tcPr>
          <w:p w14:paraId="58B00E17" w14:textId="77777777" w:rsidR="00CB41DA" w:rsidRPr="00CB41DA" w:rsidRDefault="00CB41DA" w:rsidP="00CB41DA">
            <w:pPr>
              <w:spacing w:after="0" w:line="240" w:lineRule="auto"/>
              <w:jc w:val="center"/>
              <w:rPr>
                <w:rFonts w:eastAsia="Times New Roman" w:cs="Calibri"/>
                <w:color w:val="000000"/>
                <w:sz w:val="20"/>
                <w:szCs w:val="20"/>
              </w:rPr>
            </w:pPr>
            <w:hyperlink r:id="rId30" w:history="1">
              <w:r w:rsidRPr="00CB41DA">
                <w:rPr>
                  <w:rStyle w:val="Hyperlink"/>
                  <w:rFonts w:eastAsia="Times New Roman" w:cs="Calibri"/>
                  <w:sz w:val="20"/>
                  <w:szCs w:val="20"/>
                </w:rPr>
                <w:t>SRR29202452</w:t>
              </w:r>
            </w:hyperlink>
          </w:p>
        </w:tc>
      </w:tr>
      <w:tr w:rsidR="00CB41DA" w:rsidRPr="00CB41DA" w14:paraId="2A4045AB"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69578FA7"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F2EF32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center"/>
            <w:hideMark/>
          </w:tcPr>
          <w:p w14:paraId="2731FD5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43D025CE"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center"/>
            <w:hideMark/>
          </w:tcPr>
          <w:p w14:paraId="234722B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center"/>
            <w:hideMark/>
          </w:tcPr>
          <w:p w14:paraId="7B0B4F8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center"/>
            <w:hideMark/>
          </w:tcPr>
          <w:p w14:paraId="7BF786D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center"/>
            <w:hideMark/>
          </w:tcPr>
          <w:p w14:paraId="61FE111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center"/>
            <w:hideMark/>
          </w:tcPr>
          <w:p w14:paraId="6AE3B2B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center"/>
            <w:hideMark/>
          </w:tcPr>
          <w:p w14:paraId="3C4B27BD" w14:textId="77777777" w:rsidR="00CB41DA" w:rsidRPr="00CB41DA" w:rsidRDefault="00CB41DA" w:rsidP="00CB41DA">
            <w:pPr>
              <w:spacing w:after="0" w:line="240" w:lineRule="auto"/>
              <w:jc w:val="center"/>
              <w:rPr>
                <w:rFonts w:eastAsia="Times New Roman" w:cs="Calibri"/>
                <w:color w:val="000000"/>
                <w:sz w:val="20"/>
                <w:szCs w:val="20"/>
              </w:rPr>
            </w:pPr>
            <w:hyperlink r:id="rId31" w:history="1">
              <w:r w:rsidRPr="00CB41DA">
                <w:rPr>
                  <w:rStyle w:val="Hyperlink"/>
                  <w:rFonts w:eastAsia="Times New Roman" w:cs="Calibri"/>
                  <w:sz w:val="20"/>
                  <w:szCs w:val="20"/>
                </w:rPr>
                <w:t>SRR29202449</w:t>
              </w:r>
            </w:hyperlink>
          </w:p>
        </w:tc>
      </w:tr>
      <w:tr w:rsidR="00CB41DA" w:rsidRPr="00CB41DA" w14:paraId="752DC523"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7EBD79F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FC4E6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center"/>
            <w:hideMark/>
          </w:tcPr>
          <w:p w14:paraId="7B5860EA"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088AE44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center"/>
            <w:hideMark/>
          </w:tcPr>
          <w:p w14:paraId="53632CA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center"/>
            <w:hideMark/>
          </w:tcPr>
          <w:p w14:paraId="1EB53F3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center"/>
            <w:hideMark/>
          </w:tcPr>
          <w:p w14:paraId="2A45EE9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center"/>
            <w:hideMark/>
          </w:tcPr>
          <w:p w14:paraId="57DE6AF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center"/>
            <w:hideMark/>
          </w:tcPr>
          <w:p w14:paraId="0AB9B53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center"/>
            <w:hideMark/>
          </w:tcPr>
          <w:p w14:paraId="11689BCD" w14:textId="77777777" w:rsidR="00CB41DA" w:rsidRPr="00CB41DA" w:rsidRDefault="00CB41DA" w:rsidP="00CB41DA">
            <w:pPr>
              <w:spacing w:after="0" w:line="240" w:lineRule="auto"/>
              <w:jc w:val="center"/>
              <w:rPr>
                <w:rFonts w:eastAsia="Times New Roman" w:cs="Calibri"/>
                <w:color w:val="000000"/>
                <w:sz w:val="20"/>
                <w:szCs w:val="20"/>
              </w:rPr>
            </w:pPr>
            <w:hyperlink r:id="rId32" w:history="1">
              <w:r w:rsidRPr="00CB41DA">
                <w:rPr>
                  <w:rStyle w:val="Hyperlink"/>
                  <w:rFonts w:eastAsia="Times New Roman" w:cs="Calibri"/>
                  <w:sz w:val="20"/>
                  <w:szCs w:val="20"/>
                </w:rPr>
                <w:t>SRR29202448</w:t>
              </w:r>
            </w:hyperlink>
          </w:p>
        </w:tc>
      </w:tr>
      <w:tr w:rsidR="00CB41DA" w:rsidRPr="00CB41DA" w14:paraId="389C1AB2"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77F0BC5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976FDCB"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center"/>
            <w:hideMark/>
          </w:tcPr>
          <w:p w14:paraId="14F3560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5636FE2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center"/>
            <w:hideMark/>
          </w:tcPr>
          <w:p w14:paraId="16C07124"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center"/>
            <w:hideMark/>
          </w:tcPr>
          <w:p w14:paraId="6FC11F2F"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center"/>
            <w:hideMark/>
          </w:tcPr>
          <w:p w14:paraId="5ED63540"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center"/>
            <w:hideMark/>
          </w:tcPr>
          <w:p w14:paraId="5AC5B6BC"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center"/>
            <w:hideMark/>
          </w:tcPr>
          <w:p w14:paraId="6E002602"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center"/>
            <w:hideMark/>
          </w:tcPr>
          <w:p w14:paraId="16BF0128" w14:textId="77777777" w:rsidR="00CB41DA" w:rsidRPr="00CB41DA" w:rsidRDefault="00CB41DA" w:rsidP="00CB41DA">
            <w:pPr>
              <w:spacing w:after="0" w:line="240" w:lineRule="auto"/>
              <w:jc w:val="center"/>
              <w:rPr>
                <w:rFonts w:eastAsia="Times New Roman" w:cs="Calibri"/>
                <w:color w:val="000000"/>
                <w:sz w:val="20"/>
                <w:szCs w:val="20"/>
              </w:rPr>
            </w:pPr>
            <w:hyperlink r:id="rId33" w:history="1">
              <w:r w:rsidRPr="00CB41DA">
                <w:rPr>
                  <w:rStyle w:val="Hyperlink"/>
                  <w:rFonts w:eastAsia="Times New Roman" w:cs="Calibri"/>
                  <w:sz w:val="20"/>
                  <w:szCs w:val="20"/>
                </w:rPr>
                <w:t>SRR29202435</w:t>
              </w:r>
            </w:hyperlink>
          </w:p>
        </w:tc>
      </w:tr>
      <w:tr w:rsidR="00CB41DA" w:rsidRPr="00CB41DA" w14:paraId="549EA923" w14:textId="77777777" w:rsidTr="00CB41DA">
        <w:trPr>
          <w:trHeight w:val="320"/>
        </w:trPr>
        <w:tc>
          <w:tcPr>
            <w:tcW w:w="895" w:type="dxa"/>
            <w:tcBorders>
              <w:top w:val="nil"/>
              <w:left w:val="single" w:sz="4" w:space="0" w:color="auto"/>
              <w:bottom w:val="single" w:sz="4" w:space="0" w:color="auto"/>
              <w:right w:val="single" w:sz="4" w:space="0" w:color="auto"/>
            </w:tcBorders>
            <w:vAlign w:val="center"/>
          </w:tcPr>
          <w:p w14:paraId="57B8FD3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D7566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center"/>
            <w:hideMark/>
          </w:tcPr>
          <w:p w14:paraId="5619F64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D099AE5"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center"/>
            <w:hideMark/>
          </w:tcPr>
          <w:p w14:paraId="3488174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center"/>
            <w:hideMark/>
          </w:tcPr>
          <w:p w14:paraId="63F13789"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center"/>
            <w:hideMark/>
          </w:tcPr>
          <w:p w14:paraId="37EC6693"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center"/>
            <w:hideMark/>
          </w:tcPr>
          <w:p w14:paraId="0327ED26"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center"/>
            <w:hideMark/>
          </w:tcPr>
          <w:p w14:paraId="2DC172D1" w14:textId="777777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center"/>
            <w:hideMark/>
          </w:tcPr>
          <w:p w14:paraId="715E959D" w14:textId="77777777" w:rsidR="00CB41DA" w:rsidRPr="00CB41DA" w:rsidRDefault="00CB41DA" w:rsidP="00CB41DA">
            <w:pPr>
              <w:spacing w:after="0" w:line="240" w:lineRule="auto"/>
              <w:jc w:val="center"/>
              <w:rPr>
                <w:rFonts w:eastAsia="Times New Roman" w:cs="Calibri"/>
                <w:color w:val="000000"/>
                <w:sz w:val="20"/>
                <w:szCs w:val="20"/>
              </w:rPr>
            </w:pPr>
            <w:hyperlink r:id="rId34" w:history="1">
              <w:r w:rsidRPr="00CB41DA">
                <w:rPr>
                  <w:rStyle w:val="Hyperlink"/>
                  <w:rFonts w:eastAsia="Times New Roman" w:cs="Calibri"/>
                  <w:sz w:val="20"/>
                  <w:szCs w:val="20"/>
                </w:rPr>
                <w:t>SRR29202447</w:t>
              </w:r>
            </w:hyperlink>
          </w:p>
        </w:tc>
      </w:tr>
    </w:tbl>
    <w:p w14:paraId="4DF7EDBE" w14:textId="77777777" w:rsidR="00E103F5" w:rsidRPr="00D65879" w:rsidRDefault="00E103F5">
      <w:pPr>
        <w:rPr>
          <w:rFonts w:cs="Calibri"/>
          <w:b/>
          <w:bCs/>
        </w:rPr>
      </w:pPr>
    </w:p>
    <w:sectPr w:rsidR="00E103F5" w:rsidRPr="00D65879" w:rsidSect="00CA397A">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B8E47" w14:textId="77777777" w:rsidR="006C45AB" w:rsidRDefault="006C45AB" w:rsidP="00021CC2">
      <w:pPr>
        <w:spacing w:after="0" w:line="240" w:lineRule="auto"/>
      </w:pPr>
      <w:r>
        <w:separator/>
      </w:r>
    </w:p>
  </w:endnote>
  <w:endnote w:type="continuationSeparator" w:id="0">
    <w:p w14:paraId="50401217" w14:textId="77777777" w:rsidR="006C45AB" w:rsidRDefault="006C45AB"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AB8B9" w14:textId="77777777" w:rsidR="006C45AB" w:rsidRDefault="006C45AB" w:rsidP="00021CC2">
      <w:pPr>
        <w:spacing w:after="0" w:line="240" w:lineRule="auto"/>
      </w:pPr>
      <w:r>
        <w:separator/>
      </w:r>
    </w:p>
  </w:footnote>
  <w:footnote w:type="continuationSeparator" w:id="0">
    <w:p w14:paraId="3D7A34AF" w14:textId="77777777" w:rsidR="006C45AB" w:rsidRDefault="006C45AB"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4B95"/>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A194C"/>
    <w:rsid w:val="005A3295"/>
    <w:rsid w:val="005B48FB"/>
    <w:rsid w:val="005C5DAA"/>
    <w:rsid w:val="005F6A0A"/>
    <w:rsid w:val="00601ED7"/>
    <w:rsid w:val="006165E4"/>
    <w:rsid w:val="00616892"/>
    <w:rsid w:val="00616DF8"/>
    <w:rsid w:val="00641857"/>
    <w:rsid w:val="00650BCF"/>
    <w:rsid w:val="00652ABC"/>
    <w:rsid w:val="0066342C"/>
    <w:rsid w:val="0068354B"/>
    <w:rsid w:val="006A561A"/>
    <w:rsid w:val="006C45AB"/>
    <w:rsid w:val="006E37BC"/>
    <w:rsid w:val="006F0CE6"/>
    <w:rsid w:val="006F504E"/>
    <w:rsid w:val="00700E7B"/>
    <w:rsid w:val="00705CEE"/>
    <w:rsid w:val="00711A3D"/>
    <w:rsid w:val="00726911"/>
    <w:rsid w:val="007A48FC"/>
    <w:rsid w:val="007C0EE4"/>
    <w:rsid w:val="00802363"/>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91B1D"/>
    <w:rsid w:val="00AA0DB8"/>
    <w:rsid w:val="00AA77DA"/>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1DA"/>
    <w:rsid w:val="00CB424D"/>
    <w:rsid w:val="00CF0707"/>
    <w:rsid w:val="00CF081E"/>
    <w:rsid w:val="00D20013"/>
    <w:rsid w:val="00D22C15"/>
    <w:rsid w:val="00D5390E"/>
    <w:rsid w:val="00D65879"/>
    <w:rsid w:val="00D66952"/>
    <w:rsid w:val="00D71E1A"/>
    <w:rsid w:val="00D83A07"/>
    <w:rsid w:val="00D943F0"/>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A2355"/>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284431046">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563487717">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sra/?term=SRR29202453" TargetMode="External"/><Relationship Id="rId18" Type="http://schemas.openxmlformats.org/officeDocument/2006/relationships/hyperlink" Target="https://www.ncbi.nlm.nih.gov/sra/?term=SRR29202446" TargetMode="External"/><Relationship Id="rId26" Type="http://schemas.openxmlformats.org/officeDocument/2006/relationships/hyperlink" Target="https://www.ncbi.nlm.nih.gov/sra/?term=SRR29202441" TargetMode="External"/><Relationship Id="rId21" Type="http://schemas.openxmlformats.org/officeDocument/2006/relationships/hyperlink" Target="https://www.ncbi.nlm.nih.gov/sra/?term=SRR29202436" TargetMode="External"/><Relationship Id="rId34" Type="http://schemas.openxmlformats.org/officeDocument/2006/relationships/hyperlink" Target="https://www.ncbi.nlm.nih.gov/sra/?term=SRR29202447"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s://www.ncbi.nlm.nih.gov/sra/?term=SRR29202445" TargetMode="External"/><Relationship Id="rId25" Type="http://schemas.openxmlformats.org/officeDocument/2006/relationships/hyperlink" Target="https://www.ncbi.nlm.nih.gov/sra/?term=SRR29202451" TargetMode="External"/><Relationship Id="rId33" Type="http://schemas.openxmlformats.org/officeDocument/2006/relationships/hyperlink" Target="https://www.ncbi.nlm.nih.gov/sra/?term=SRR29202435" TargetMode="External"/><Relationship Id="rId2" Type="http://schemas.openxmlformats.org/officeDocument/2006/relationships/numbering" Target="numbering.xml"/><Relationship Id="rId16" Type="http://schemas.openxmlformats.org/officeDocument/2006/relationships/hyperlink" Target="https://www.ncbi.nlm.nih.gov/sra/?term=SRR29202450" TargetMode="External"/><Relationship Id="rId20" Type="http://schemas.openxmlformats.org/officeDocument/2006/relationships/hyperlink" Target="https://www.ncbi.nlm.nih.gov/sra/?term=SRR29202440" TargetMode="External"/><Relationship Id="rId29" Type="http://schemas.openxmlformats.org/officeDocument/2006/relationships/hyperlink" Target="https://www.ncbi.nlm.nih.gov/sra/?term=SRR292024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term=SRR29202455" TargetMode="External"/><Relationship Id="rId24" Type="http://schemas.openxmlformats.org/officeDocument/2006/relationships/hyperlink" Target="https://www.ncbi.nlm.nih.gov/sra/?term=SRR29202454" TargetMode="External"/><Relationship Id="rId32" Type="http://schemas.openxmlformats.org/officeDocument/2006/relationships/hyperlink" Target="https://www.ncbi.nlm.nih.gov/sra/?term=SRR29202448"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sra/?term=SRR29202444" TargetMode="External"/><Relationship Id="rId23" Type="http://schemas.openxmlformats.org/officeDocument/2006/relationships/hyperlink" Target="https://www.ncbi.nlm.nih.gov/sra/?term=SRR29202439" TargetMode="External"/><Relationship Id="rId28" Type="http://schemas.openxmlformats.org/officeDocument/2006/relationships/hyperlink" Target="https://www.ncbi.nlm.nih.gov/sra/?term=SRR29202434" TargetMode="External"/><Relationship Id="rId36" Type="http://schemas.openxmlformats.org/officeDocument/2006/relationships/fontTable" Target="fontTable.xml"/><Relationship Id="rId10" Type="http://schemas.openxmlformats.org/officeDocument/2006/relationships/hyperlink" Target="https://www.ncbi.nlm.nih.gov/sra/?term=SRR29202434" TargetMode="External"/><Relationship Id="rId19" Type="http://schemas.openxmlformats.org/officeDocument/2006/relationships/hyperlink" Target="https://www.ncbi.nlm.nih.gov/sra/?term=SRR29202437" TargetMode="External"/><Relationship Id="rId31" Type="http://schemas.openxmlformats.org/officeDocument/2006/relationships/hyperlink" Target="https://www.ncbi.nlm.nih.gov/sra/?term=SRR29202449" TargetMode="External"/><Relationship Id="rId4" Type="http://schemas.openxmlformats.org/officeDocument/2006/relationships/settings" Target="settings.xml"/><Relationship Id="rId9" Type="http://schemas.openxmlformats.org/officeDocument/2006/relationships/hyperlink" Target="https://www.ncbi.nlm.nih.gov/bioproject/PRJNA1117373" TargetMode="External"/><Relationship Id="rId14" Type="http://schemas.openxmlformats.org/officeDocument/2006/relationships/hyperlink" Target="https://www.ncbi.nlm.nih.gov/sra/?term=SRR29202442" TargetMode="External"/><Relationship Id="rId22" Type="http://schemas.openxmlformats.org/officeDocument/2006/relationships/hyperlink" Target="https://www.ncbi.nlm.nih.gov/sra/?term=SRR29202443" TargetMode="External"/><Relationship Id="rId27" Type="http://schemas.openxmlformats.org/officeDocument/2006/relationships/hyperlink" Target="https://www.ncbi.nlm.nih.gov/sra/?term=SRR29202455" TargetMode="External"/><Relationship Id="rId30" Type="http://schemas.openxmlformats.org/officeDocument/2006/relationships/hyperlink" Target="https://www.ncbi.nlm.nih.gov/sra/?term=SRR29202452"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304</Words>
  <Characters>3023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8</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dcterms:created xsi:type="dcterms:W3CDTF">2024-06-10T22:21:00Z</dcterms:created>
  <dcterms:modified xsi:type="dcterms:W3CDTF">2024-06-1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